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r>
        <w:t>Introduction/Literature Review</w:t>
      </w:r>
    </w:p>
    <w:p w14:paraId="61099136" w14:textId="0217863E" w:rsidR="00316947" w:rsidRDefault="00316947" w:rsidP="00316947">
      <w:pPr>
        <w:pStyle w:val="Heading2"/>
      </w:pPr>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p w14:paraId="1FEC5FDC" w14:textId="358B02FC" w:rsidR="00306B2E" w:rsidRDefault="00207D2C" w:rsidP="00306B2E">
      <w:pPr>
        <w:pStyle w:val="Heading1"/>
      </w:pPr>
      <w:r>
        <w:t>Context, Research Questions, and Methods</w:t>
      </w:r>
    </w:p>
    <w:p w14:paraId="721E789D" w14:textId="00937F65" w:rsidR="00207D2C" w:rsidRPr="00207D2C" w:rsidRDefault="00207D2C" w:rsidP="00207D2C">
      <w:pPr>
        <w:pStyle w:val="Heading2"/>
      </w:pPr>
      <w:r>
        <w:t>Context of the study</w:t>
      </w:r>
    </w:p>
    <w:p w14:paraId="238AC439" w14:textId="0E564C3A"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I’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 students must take Intermediate Programming.</w:t>
      </w:r>
    </w:p>
    <w:p w14:paraId="353B76FF" w14:textId="4CB77B92" w:rsidR="0003167C" w:rsidRDefault="0003167C" w:rsidP="001312EC">
      <w:r>
        <w:tab/>
      </w:r>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se grade. Grading projects involves a</w:t>
      </w:r>
      <w:r w:rsidR="00ED6188">
        <w:t xml:space="preserve"> battery of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p>
    <w:p w14:paraId="52692C6F" w14:textId="204CCEED" w:rsidR="00A44B2D" w:rsidRDefault="00A85006" w:rsidP="00A44B2D">
      <w:r>
        <w:tab/>
        <w:t>This study centers on</w:t>
      </w:r>
      <w:r w:rsidR="00466EB7">
        <w:t xml:space="preserve"> one</w:t>
      </w:r>
      <w:r w:rsidR="00A44B2D">
        <w:t xml:space="preserve"> “Flights Database,” the second of four projects assigned during the spring 2012 semester.</w:t>
      </w:r>
      <w:r w:rsidR="00851C81">
        <w:t xml:space="preserve"> Students were asked to build a 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 by route number. Crucially, in order to be able to respond to user queries students would need to build a program that could coordinate information across all three files to return an answer.</w:t>
      </w:r>
    </w:p>
    <w:p w14:paraId="680D5971" w14:textId="3B7F66D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620EBABF"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r w:rsidR="00DB308A">
        <w:t>research orientations: ethnographic observation, clinical interviewing, and code snapshot analysis.</w:t>
      </w:r>
    </w:p>
    <w:p w14:paraId="7CA8A905" w14:textId="0D91308B" w:rsidR="002B50A4" w:rsidRDefault="002B50A4" w:rsidP="00A44B2D">
      <w:r>
        <w:tab/>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p w14:paraId="31F5E0ED" w14:textId="7A187B38" w:rsidR="006A144E" w:rsidRDefault="006A144E" w:rsidP="006A144E">
      <w:r>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total, Rebecca’s work resulted in 958 snapshots over the course of the semester.</w:t>
      </w:r>
    </w:p>
    <w:p w14:paraId="7389021C" w14:textId="6C0E89EF"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 xml:space="preserve">. </w:t>
      </w:r>
      <w:r w:rsidR="0084640D">
        <w:t>Then, I present</w:t>
      </w:r>
      <w:r w:rsidR="007E30E5">
        <w:t xml:space="preserve"> a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create a depth-first 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1928BDD4" w14:textId="6A8DFC0E" w:rsidR="000613D2"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ny suitable solution would need to read through thosed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t>A second key feature of Rebecca’s code is the almost identical repetition of a single</w:t>
      </w:r>
      <w:r w:rsidR="00CE2FF3">
        <w:t xml:space="preserve"> 23-line</w:t>
      </w:r>
      <w:r>
        <w:t xml:space="preserve"> code chunk seven times (lines </w:t>
      </w:r>
      <w:r w:rsidR="00CE2FF3">
        <w:t xml:space="preserve">50–240). </w:t>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bookmarkStart w:id="0" w:name="_GoBack"/>
      <w:bookmarkEnd w:id="0"/>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Interviewer: So, did you ever think about, like, I mean based on that, like, man, fantasy football project--so sure, it was in 140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r>
        <w:t>Rebecca: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the difficult-to-envision alternative of a “giant while loop.”</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r>
        <w:t xml:space="preserve">Does Rebecca </w:t>
      </w:r>
      <w:r w:rsidR="00E97DD2">
        <w:t>“</w:t>
      </w:r>
      <w:r>
        <w:t>Know</w:t>
      </w:r>
      <w:r w:rsidR="00E97DD2">
        <w:t>”</w:t>
      </w:r>
      <w:r>
        <w:t xml:space="preserve"> procedural abstraction</w:t>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AD2A1B" w:rsidRDefault="00AD2A1B" w:rsidP="00B270A4">
      <w:r>
        <w:separator/>
      </w:r>
    </w:p>
  </w:endnote>
  <w:endnote w:type="continuationSeparator" w:id="0">
    <w:p w14:paraId="1A8EEF48" w14:textId="77777777" w:rsidR="00AD2A1B" w:rsidRDefault="00AD2A1B"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AD2A1B" w:rsidRDefault="00AD2A1B" w:rsidP="00B270A4">
      <w:r>
        <w:separator/>
      </w:r>
    </w:p>
  </w:footnote>
  <w:footnote w:type="continuationSeparator" w:id="0">
    <w:p w14:paraId="11677E74" w14:textId="77777777" w:rsidR="00AD2A1B" w:rsidRDefault="00AD2A1B" w:rsidP="00B270A4">
      <w:r>
        <w:continuationSeparator/>
      </w:r>
    </w:p>
  </w:footnote>
  <w:footnote w:id="1">
    <w:p w14:paraId="200A9B49" w14:textId="392D7280" w:rsidR="00AD2A1B" w:rsidRDefault="00AD2A1B"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AD2A1B" w:rsidRDefault="00AD2A1B">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AD2A1B" w:rsidRDefault="00AD2A1B">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AD2A1B" w:rsidRDefault="00AD2A1B"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AD2A1B" w:rsidRDefault="00AD2A1B"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AD2A1B" w:rsidRDefault="00AD2A1B"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393B">
      <w:rPr>
        <w:rStyle w:val="PageNumber"/>
        <w:noProof/>
      </w:rPr>
      <w:t>1</w:t>
    </w:r>
    <w:r>
      <w:rPr>
        <w:rStyle w:val="PageNumber"/>
      </w:rPr>
      <w:fldChar w:fldCharType="end"/>
    </w:r>
  </w:p>
  <w:p w14:paraId="53D68F8F" w14:textId="77777777" w:rsidR="00AD2A1B" w:rsidRDefault="00AD2A1B"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A26"/>
    <w:rsid w:val="00742A34"/>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62FB"/>
    <w:rsid w:val="00BC4CC3"/>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32D4"/>
    <w:rsid w:val="00E04BB6"/>
    <w:rsid w:val="00E05B20"/>
    <w:rsid w:val="00E07DF4"/>
    <w:rsid w:val="00E12021"/>
    <w:rsid w:val="00E12E16"/>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A153F-F5B0-9A4E-942C-60FB8CC53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2</Pages>
  <Words>4882</Words>
  <Characters>27828</Characters>
  <Application>Microsoft Macintosh Word</Application>
  <DocSecurity>0</DocSecurity>
  <Lines>231</Lines>
  <Paragraphs>65</Paragraphs>
  <ScaleCrop>false</ScaleCrop>
  <Company>University of Maryland</Company>
  <LinksUpToDate>false</LinksUpToDate>
  <CharactersWithSpaces>32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66</cp:revision>
  <cp:lastPrinted>2012-10-15T23:07:00Z</cp:lastPrinted>
  <dcterms:created xsi:type="dcterms:W3CDTF">2012-10-26T22:22:00Z</dcterms:created>
  <dcterms:modified xsi:type="dcterms:W3CDTF">2012-10-2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